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137DA8" w14:textId="77777777" w:rsidR="002A2DA4" w:rsidRPr="00915345" w:rsidRDefault="002A2DA4" w:rsidP="002A2DA4">
      <w:pPr>
        <w:jc w:val="both"/>
        <w:rPr>
          <w:rFonts w:ascii="Arial" w:hAnsi="Arial" w:cs="Arial"/>
          <w:b/>
          <w:bCs/>
          <w:sz w:val="20"/>
          <w:szCs w:val="20"/>
        </w:rPr>
      </w:pPr>
      <w:r>
        <w:rPr>
          <w:rFonts w:ascii="Arial" w:hAnsi="Arial" w:cs="Arial"/>
          <w:b/>
          <w:bCs/>
          <w:sz w:val="20"/>
          <w:szCs w:val="20"/>
        </w:rPr>
        <w:t xml:space="preserve">Supplementary file </w:t>
      </w:r>
      <w:r w:rsidRPr="00915345">
        <w:rPr>
          <w:rFonts w:ascii="Arial" w:hAnsi="Arial" w:cs="Arial"/>
          <w:b/>
          <w:bCs/>
          <w:sz w:val="20"/>
          <w:szCs w:val="20"/>
        </w:rPr>
        <w:t>3: Plasmids used in this study.</w:t>
      </w:r>
    </w:p>
    <w:tbl>
      <w:tblPr>
        <w:tblStyle w:val="PlainTable2"/>
        <w:tblW w:w="9085" w:type="dxa"/>
        <w:tblLook w:val="04A0" w:firstRow="1" w:lastRow="0" w:firstColumn="1" w:lastColumn="0" w:noHBand="0" w:noVBand="1"/>
      </w:tblPr>
      <w:tblGrid>
        <w:gridCol w:w="2610"/>
        <w:gridCol w:w="3177"/>
        <w:gridCol w:w="3298"/>
      </w:tblGrid>
      <w:tr w:rsidR="002A2DA4" w:rsidRPr="00E237AD" w14:paraId="64754688" w14:textId="77777777" w:rsidTr="00BE39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6DC8598A" w14:textId="77777777" w:rsidR="002A2DA4" w:rsidRDefault="002A2DA4" w:rsidP="00BE395A">
            <w:pPr>
              <w:rPr>
                <w:rFonts w:ascii="Arial" w:hAnsi="Arial" w:cs="Arial"/>
                <w:sz w:val="20"/>
                <w:szCs w:val="20"/>
              </w:rPr>
            </w:pPr>
            <w:r>
              <w:rPr>
                <w:rFonts w:ascii="Arial" w:hAnsi="Arial" w:cs="Arial"/>
                <w:sz w:val="20"/>
                <w:szCs w:val="20"/>
              </w:rPr>
              <w:t>Plasmid name</w:t>
            </w:r>
          </w:p>
        </w:tc>
        <w:tc>
          <w:tcPr>
            <w:tcW w:w="3177" w:type="dxa"/>
          </w:tcPr>
          <w:p w14:paraId="3A1FF639" w14:textId="77777777" w:rsidR="002A2DA4" w:rsidRPr="00020829" w:rsidRDefault="002A2DA4" w:rsidP="00BE395A">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evant genetic elements</w:t>
            </w:r>
          </w:p>
        </w:tc>
        <w:tc>
          <w:tcPr>
            <w:tcW w:w="3298" w:type="dxa"/>
          </w:tcPr>
          <w:p w14:paraId="7735C28B" w14:textId="77777777" w:rsidR="002A2DA4" w:rsidRPr="00020829" w:rsidRDefault="002A2DA4" w:rsidP="00BE395A">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20829">
              <w:rPr>
                <w:rFonts w:ascii="Arial" w:hAnsi="Arial" w:cs="Arial"/>
                <w:sz w:val="20"/>
                <w:szCs w:val="20"/>
              </w:rPr>
              <w:t>S</w:t>
            </w:r>
            <w:r>
              <w:rPr>
                <w:rFonts w:ascii="Arial" w:hAnsi="Arial" w:cs="Arial"/>
                <w:sz w:val="20"/>
                <w:szCs w:val="20"/>
              </w:rPr>
              <w:t>ource</w:t>
            </w:r>
          </w:p>
        </w:tc>
      </w:tr>
      <w:tr w:rsidR="002A2DA4" w:rsidRPr="00E237AD" w14:paraId="02C09807" w14:textId="77777777" w:rsidTr="00BE39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21FA8F3" w14:textId="77777777" w:rsidR="002A2DA4" w:rsidRPr="00A96564" w:rsidRDefault="002A2DA4" w:rsidP="00BE395A">
            <w:pPr>
              <w:rPr>
                <w:rFonts w:ascii="Arial" w:hAnsi="Arial" w:cs="Arial"/>
                <w:b w:val="0"/>
                <w:bCs w:val="0"/>
                <w:i/>
                <w:iCs/>
                <w:sz w:val="16"/>
                <w:szCs w:val="16"/>
              </w:rPr>
            </w:pPr>
            <w:r w:rsidRPr="00A96564">
              <w:rPr>
                <w:rFonts w:ascii="Arial" w:hAnsi="Arial" w:cs="Arial"/>
                <w:b w:val="0"/>
                <w:bCs w:val="0"/>
                <w:sz w:val="16"/>
                <w:szCs w:val="16"/>
              </w:rPr>
              <w:t>pKD13</w:t>
            </w:r>
          </w:p>
        </w:tc>
        <w:tc>
          <w:tcPr>
            <w:tcW w:w="3177" w:type="dxa"/>
          </w:tcPr>
          <w:p w14:paraId="13A12814" w14:textId="77777777" w:rsidR="002A2DA4" w:rsidRPr="000B0EE2" w:rsidRDefault="002A2DA4" w:rsidP="00BE395A">
            <w:pP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0B0EE2">
              <w:rPr>
                <w:rFonts w:ascii="Arial" w:hAnsi="Arial" w:cs="Arial"/>
                <w:i/>
                <w:iCs/>
                <w:sz w:val="16"/>
                <w:szCs w:val="16"/>
              </w:rPr>
              <w:t>frt-kanR-frt-R6K</w:t>
            </w:r>
            <w:r>
              <w:rPr>
                <w:rFonts w:ascii="Arial" w:hAnsi="Arial" w:cs="Arial"/>
                <w:i/>
                <w:iCs/>
                <w:sz w:val="16"/>
                <w:szCs w:val="16"/>
              </w:rPr>
              <w:t>ori</w:t>
            </w:r>
            <w:r w:rsidRPr="000B0EE2">
              <w:rPr>
                <w:rFonts w:ascii="Arial" w:hAnsi="Arial" w:cs="Arial"/>
                <w:i/>
                <w:iCs/>
                <w:sz w:val="16"/>
                <w:szCs w:val="16"/>
              </w:rPr>
              <w:t>-ampR</w:t>
            </w:r>
          </w:p>
        </w:tc>
        <w:tc>
          <w:tcPr>
            <w:tcW w:w="3298" w:type="dxa"/>
          </w:tcPr>
          <w:p w14:paraId="288B4AC8" w14:textId="77777777" w:rsidR="002A2DA4" w:rsidRPr="000B0EE2" w:rsidRDefault="002A2DA4" w:rsidP="00BE395A">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B0EE2">
              <w:rPr>
                <w:rFonts w:ascii="Arial" w:hAnsi="Arial" w:cs="Arial"/>
                <w:sz w:val="16"/>
                <w:szCs w:val="16"/>
              </w:rPr>
              <w:fldChar w:fldCharType="begin"/>
            </w:r>
            <w:r w:rsidRPr="000B0EE2">
              <w:rPr>
                <w:rFonts w:ascii="Arial" w:hAnsi="Arial" w:cs="Arial"/>
                <w:sz w:val="16"/>
                <w:szCs w:val="16"/>
              </w:rPr>
              <w:instrText xml:space="preserve"> ADDIN ZOTERO_ITEM CSL_CITATION {"citationID":"srclNKxG","properties":{"formattedCitation":"(Datsenko and Wanner, 2000)","plainCitation":"(Datsenko and Wanner, 2000)","noteIndex":0},"citationItems":[{"id":135,"uris":["http://zotero.org/users/10618212/items/ISVKDFMC"],"itemData":{"id":135,"type":"article-journal","abstract":"We have developed a simple and highly efficient method to disrupt chromosomal genes in\n              Escherichia coli\n              in which PCR primers provide the homology to the targeted gene(s). In this procedure, recombination requires the phage λ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n              arcB\n              ,\n              cyaA\n              ,\n              lacZYA\n              ,\n              ompR\n              -\n              envZ\n              ,\n              phnR\n              ,\n              pstB\n              ,\n              pstCA\n              ,\n              pstS\n              ,\n              pstSCAB\n              -\n              phoU\n              ,\n              recA\n              , and\n              torSTRCAD\n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n              E. coli\n              and other bacteria because the procedure can be done in wild-type cells.","container-title":"Proceedings of the National Academy of Sciences","DOI":"10.1073/pnas.120163297","ISSN":"0027-8424, 1091-6490","issue":"12","journalAbbreviation":"Proc. Natl. Acad. Sci. U.S.A.","language":"en","page":"6640-6645","source":"DOI.org (Crossref)","title":"One-step inactivation of chromosomal genes in &lt;i&gt;Escherichia coli&lt;/i&gt; K-12 using PCR products","volume":"97","author":[{"family":"Datsenko","given":"Kirill A."},{"family":"Wanner","given":"Barry L."}],"issued":{"date-parts":[["2000",6,6]]}}}],"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rPr>
              <w:t>(Datsenko and Wanner, 2000)</w:t>
            </w:r>
            <w:r w:rsidRPr="000B0EE2">
              <w:rPr>
                <w:rFonts w:ascii="Arial" w:hAnsi="Arial" w:cs="Arial"/>
                <w:sz w:val="16"/>
                <w:szCs w:val="16"/>
              </w:rPr>
              <w:fldChar w:fldCharType="end"/>
            </w:r>
          </w:p>
        </w:tc>
      </w:tr>
      <w:tr w:rsidR="002A2DA4" w:rsidRPr="00E237AD" w14:paraId="4C598B76" w14:textId="77777777" w:rsidTr="00BE395A">
        <w:tc>
          <w:tcPr>
            <w:cnfStyle w:val="001000000000" w:firstRow="0" w:lastRow="0" w:firstColumn="1" w:lastColumn="0" w:oddVBand="0" w:evenVBand="0" w:oddHBand="0" w:evenHBand="0" w:firstRowFirstColumn="0" w:firstRowLastColumn="0" w:lastRowFirstColumn="0" w:lastRowLastColumn="0"/>
            <w:tcW w:w="2610" w:type="dxa"/>
          </w:tcPr>
          <w:p w14:paraId="3194EEF4" w14:textId="77777777" w:rsidR="002A2DA4" w:rsidRPr="00A96564" w:rsidRDefault="002A2DA4" w:rsidP="00BE395A">
            <w:pPr>
              <w:rPr>
                <w:rFonts w:ascii="Arial" w:hAnsi="Arial" w:cs="Arial"/>
                <w:b w:val="0"/>
                <w:bCs w:val="0"/>
                <w:i/>
                <w:iCs/>
                <w:sz w:val="16"/>
                <w:szCs w:val="16"/>
                <w:lang w:val="fr-BE"/>
              </w:rPr>
            </w:pPr>
            <w:r w:rsidRPr="00A96564">
              <w:rPr>
                <w:rFonts w:ascii="Arial" w:hAnsi="Arial" w:cs="Arial"/>
                <w:b w:val="0"/>
                <w:bCs w:val="0"/>
                <w:sz w:val="16"/>
                <w:szCs w:val="16"/>
              </w:rPr>
              <w:t>pKD46</w:t>
            </w:r>
          </w:p>
        </w:tc>
        <w:tc>
          <w:tcPr>
            <w:tcW w:w="3177" w:type="dxa"/>
          </w:tcPr>
          <w:p w14:paraId="399FD924" w14:textId="77777777" w:rsidR="002A2DA4" w:rsidRPr="00422F14" w:rsidRDefault="002A2DA4" w:rsidP="00BE395A">
            <w:pPr>
              <w:cnfStyle w:val="000000000000" w:firstRow="0" w:lastRow="0" w:firstColumn="0" w:lastColumn="0" w:oddVBand="0" w:evenVBand="0" w:oddHBand="0" w:evenHBand="0" w:firstRowFirstColumn="0" w:firstRowLastColumn="0" w:lastRowFirstColumn="0" w:lastRowLastColumn="0"/>
              <w:rPr>
                <w:rFonts w:ascii="Arial" w:hAnsi="Arial" w:cs="Arial"/>
                <w:i/>
                <w:iCs/>
                <w:sz w:val="16"/>
                <w:szCs w:val="16"/>
                <w:lang w:val="fr-BE"/>
              </w:rPr>
            </w:pPr>
            <w:r w:rsidRPr="000B0EE2">
              <w:rPr>
                <w:rFonts w:ascii="Arial" w:hAnsi="Arial" w:cs="Arial"/>
                <w:i/>
                <w:iCs/>
                <w:sz w:val="16"/>
                <w:szCs w:val="16"/>
                <w:lang w:val="fr-BE"/>
              </w:rPr>
              <w:t>araC-bet-exo-A101(Ts)</w:t>
            </w:r>
            <w:r>
              <w:rPr>
                <w:rFonts w:ascii="Arial" w:hAnsi="Arial" w:cs="Arial"/>
                <w:i/>
                <w:iCs/>
                <w:sz w:val="16"/>
                <w:szCs w:val="16"/>
                <w:lang w:val="fr-BE"/>
              </w:rPr>
              <w:t>ori</w:t>
            </w:r>
            <w:r w:rsidRPr="000B0EE2">
              <w:rPr>
                <w:rFonts w:ascii="Arial" w:hAnsi="Arial" w:cs="Arial"/>
                <w:i/>
                <w:iCs/>
                <w:sz w:val="16"/>
                <w:szCs w:val="16"/>
                <w:lang w:val="fr-BE"/>
              </w:rPr>
              <w:t>-ampR</w:t>
            </w:r>
          </w:p>
        </w:tc>
        <w:tc>
          <w:tcPr>
            <w:tcW w:w="3298" w:type="dxa"/>
          </w:tcPr>
          <w:p w14:paraId="445A0408" w14:textId="77777777" w:rsidR="002A2DA4" w:rsidRPr="000B0EE2" w:rsidRDefault="002A2DA4" w:rsidP="00BE395A">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0B0EE2">
              <w:rPr>
                <w:rFonts w:ascii="Arial" w:hAnsi="Arial" w:cs="Arial"/>
                <w:sz w:val="16"/>
                <w:szCs w:val="16"/>
              </w:rPr>
              <w:fldChar w:fldCharType="begin"/>
            </w:r>
            <w:r w:rsidRPr="000B0EE2">
              <w:rPr>
                <w:rFonts w:ascii="Arial" w:hAnsi="Arial" w:cs="Arial"/>
                <w:sz w:val="16"/>
                <w:szCs w:val="16"/>
              </w:rPr>
              <w:instrText xml:space="preserve"> ADDIN ZOTERO_ITEM CSL_CITATION {"citationID":"1nFDasP6","properties":{"formattedCitation":"(Datsenko and Wanner, 2000)","plainCitation":"(Datsenko and Wanner, 2000)","noteIndex":0},"citationItems":[{"id":135,"uris":["http://zotero.org/users/10618212/items/ISVKDFMC"],"itemData":{"id":135,"type":"article-journal","abstract":"We have developed a simple and highly efficient method to disrupt chromosomal genes in\n              Escherichia coli\n              in which PCR primers provide the homology to the targeted gene(s). In this procedure, recombination requires the phage λ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n              arcB\n              ,\n              cyaA\n              ,\n              lacZYA\n              ,\n              ompR\n              -\n              envZ\n              ,\n              phnR\n              ,\n              pstB\n              ,\n              pstCA\n              ,\n              pstS\n              ,\n              pstSCAB\n              -\n              phoU\n              ,\n              recA\n              , and\n              torSTRCAD\n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n              E. coli\n              and other bacteria because the procedure can be done in wild-type cells.","container-title":"Proceedings of the National Academy of Sciences","DOI":"10.1073/pnas.120163297","ISSN":"0027-8424, 1091-6490","issue":"12","journalAbbreviation":"Proc. Natl. Acad. Sci. U.S.A.","language":"en","page":"6640-6645","source":"DOI.org (Crossref)","title":"One-step inactivation of chromosomal genes in &lt;i&gt;Escherichia coli&lt;/i&gt; K-12 using PCR products","volume":"97","author":[{"family":"Datsenko","given":"Kirill A."},{"family":"Wanner","given":"Barry L."}],"issued":{"date-parts":[["2000",6,6]]}}}],"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rPr>
              <w:t>(Datsenko and Wanner, 2000)</w:t>
            </w:r>
            <w:r w:rsidRPr="000B0EE2">
              <w:rPr>
                <w:rFonts w:ascii="Arial" w:hAnsi="Arial" w:cs="Arial"/>
                <w:sz w:val="16"/>
                <w:szCs w:val="16"/>
              </w:rPr>
              <w:fldChar w:fldCharType="end"/>
            </w:r>
          </w:p>
        </w:tc>
      </w:tr>
      <w:tr w:rsidR="002A2DA4" w:rsidRPr="00E237AD" w14:paraId="0B6B9167" w14:textId="77777777" w:rsidTr="00BE39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247FE91" w14:textId="77777777" w:rsidR="002A2DA4" w:rsidRPr="00A96564" w:rsidRDefault="002A2DA4" w:rsidP="00BE395A">
            <w:pPr>
              <w:rPr>
                <w:rFonts w:ascii="Arial" w:hAnsi="Arial" w:cs="Arial"/>
                <w:b w:val="0"/>
                <w:bCs w:val="0"/>
                <w:i/>
                <w:iCs/>
                <w:sz w:val="16"/>
                <w:szCs w:val="16"/>
              </w:rPr>
            </w:pPr>
            <w:r w:rsidRPr="00A96564">
              <w:rPr>
                <w:rFonts w:ascii="Arial" w:hAnsi="Arial" w:cs="Arial"/>
                <w:b w:val="0"/>
                <w:bCs w:val="0"/>
                <w:sz w:val="16"/>
                <w:szCs w:val="16"/>
              </w:rPr>
              <w:t>pCP20</w:t>
            </w:r>
          </w:p>
        </w:tc>
        <w:tc>
          <w:tcPr>
            <w:tcW w:w="3177" w:type="dxa"/>
          </w:tcPr>
          <w:p w14:paraId="3EFDCC34" w14:textId="77777777" w:rsidR="002A2DA4" w:rsidRPr="000B0EE2" w:rsidRDefault="002A2DA4" w:rsidP="00BE395A">
            <w:pPr>
              <w:cnfStyle w:val="000000100000" w:firstRow="0" w:lastRow="0" w:firstColumn="0" w:lastColumn="0" w:oddVBand="0" w:evenVBand="0" w:oddHBand="1" w:evenHBand="0" w:firstRowFirstColumn="0" w:firstRowLastColumn="0" w:lastRowFirstColumn="0" w:lastRowLastColumn="0"/>
              <w:rPr>
                <w:rFonts w:ascii="Arial" w:hAnsi="Arial" w:cs="Arial"/>
                <w:i/>
                <w:iCs/>
                <w:sz w:val="16"/>
                <w:szCs w:val="16"/>
              </w:rPr>
            </w:pPr>
            <w:r w:rsidRPr="000B0EE2">
              <w:rPr>
                <w:rFonts w:ascii="Arial" w:hAnsi="Arial" w:cs="Arial"/>
                <w:i/>
                <w:iCs/>
                <w:sz w:val="16"/>
                <w:szCs w:val="16"/>
              </w:rPr>
              <w:t>cmR-A101(Ts)</w:t>
            </w:r>
            <w:r>
              <w:rPr>
                <w:rFonts w:ascii="Arial" w:hAnsi="Arial" w:cs="Arial"/>
                <w:i/>
                <w:iCs/>
                <w:sz w:val="16"/>
                <w:szCs w:val="16"/>
              </w:rPr>
              <w:t>ori</w:t>
            </w:r>
            <w:r w:rsidRPr="000B0EE2">
              <w:rPr>
                <w:rFonts w:ascii="Arial" w:hAnsi="Arial" w:cs="Arial"/>
                <w:i/>
                <w:iCs/>
                <w:sz w:val="16"/>
                <w:szCs w:val="16"/>
              </w:rPr>
              <w:t>-ampR-flp-</w:t>
            </w:r>
            <w:r w:rsidRPr="000B0EE2">
              <w:rPr>
                <w:rFonts w:ascii="Arial" w:hAnsi="Arial" w:cs="Arial"/>
                <w:i/>
                <w:iCs/>
                <w:sz w:val="16"/>
                <w:szCs w:val="16"/>
                <w:lang w:val="el-GR"/>
              </w:rPr>
              <w:t>λ</w:t>
            </w:r>
            <w:r w:rsidRPr="000B0EE2">
              <w:rPr>
                <w:rFonts w:ascii="Arial" w:hAnsi="Arial" w:cs="Arial"/>
                <w:i/>
                <w:iCs/>
                <w:sz w:val="16"/>
                <w:szCs w:val="16"/>
              </w:rPr>
              <w:t>-repressor(Ts)</w:t>
            </w:r>
          </w:p>
        </w:tc>
        <w:tc>
          <w:tcPr>
            <w:tcW w:w="3298" w:type="dxa"/>
          </w:tcPr>
          <w:p w14:paraId="298FC454" w14:textId="77777777" w:rsidR="002A2DA4" w:rsidRPr="000B0EE2" w:rsidRDefault="002A2DA4" w:rsidP="00BE395A">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B0EE2">
              <w:rPr>
                <w:rFonts w:ascii="Arial" w:hAnsi="Arial" w:cs="Arial"/>
                <w:sz w:val="16"/>
                <w:szCs w:val="16"/>
              </w:rPr>
              <w:fldChar w:fldCharType="begin"/>
            </w:r>
            <w:r w:rsidRPr="000B0EE2">
              <w:rPr>
                <w:rFonts w:ascii="Arial" w:hAnsi="Arial" w:cs="Arial"/>
                <w:sz w:val="16"/>
                <w:szCs w:val="16"/>
              </w:rPr>
              <w:instrText xml:space="preserve"> ADDIN ZOTERO_ITEM CSL_CITATION {"citationID":"tf8bPTtn","properties":{"formattedCitation":"(Datsenko and Wanner, 2000)","plainCitation":"(Datsenko and Wanner, 2000)","noteIndex":0},"citationItems":[{"id":135,"uris":["http://zotero.org/users/10618212/items/ISVKDFMC"],"itemData":{"id":135,"type":"article-journal","abstract":"We have developed a simple and highly efficient method to disrupt chromosomal genes in\n              Escherichia coli\n              in which PCR primers provide the homology to the targeted gene(s). In this procedure, recombination requires the phage λ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n              arcB\n              ,\n              cyaA\n              ,\n              lacZYA\n              ,\n              ompR\n              -\n              envZ\n              ,\n              phnR\n              ,\n              pstB\n              ,\n              pstCA\n              ,\n              pstS\n              ,\n              pstSCAB\n              -\n              phoU\n              ,\n              recA\n              , and\n              torSTRCAD\n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n              E. coli\n              and other bacteria because the procedure can be done in wild-type cells.","container-title":"Proceedings of the National Academy of Sciences","DOI":"10.1073/pnas.120163297","ISSN":"0027-8424, 1091-6490","issue":"12","journalAbbreviation":"Proc. Natl. Acad. Sci. U.S.A.","language":"en","page":"6640-6645","source":"DOI.org (Crossref)","title":"One-step inactivation of chromosomal genes in &lt;i&gt;Escherichia coli&lt;/i&gt; K-12 using PCR products","volume":"97","author":[{"family":"Datsenko","given":"Kirill A."},{"family":"Wanner","given":"Barry L."}],"issued":{"date-parts":[["2000",6,6]]}}}],"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rPr>
              <w:t>(Datsenko and Wanner, 2000)</w:t>
            </w:r>
            <w:r w:rsidRPr="000B0EE2">
              <w:rPr>
                <w:rFonts w:ascii="Arial" w:hAnsi="Arial" w:cs="Arial"/>
                <w:sz w:val="16"/>
                <w:szCs w:val="16"/>
              </w:rPr>
              <w:fldChar w:fldCharType="end"/>
            </w:r>
          </w:p>
        </w:tc>
      </w:tr>
      <w:tr w:rsidR="002A2DA4" w:rsidRPr="00E237AD" w14:paraId="764141A2" w14:textId="77777777" w:rsidTr="00BE395A">
        <w:tc>
          <w:tcPr>
            <w:cnfStyle w:val="001000000000" w:firstRow="0" w:lastRow="0" w:firstColumn="1" w:lastColumn="0" w:oddVBand="0" w:evenVBand="0" w:oddHBand="0" w:evenHBand="0" w:firstRowFirstColumn="0" w:firstRowLastColumn="0" w:lastRowFirstColumn="0" w:lastRowLastColumn="0"/>
            <w:tcW w:w="2610" w:type="dxa"/>
          </w:tcPr>
          <w:p w14:paraId="38B5C973" w14:textId="77777777" w:rsidR="002A2DA4" w:rsidRPr="00A96564" w:rsidRDefault="002A2DA4" w:rsidP="00BE395A">
            <w:pPr>
              <w:rPr>
                <w:rFonts w:ascii="Arial" w:hAnsi="Arial" w:cs="Arial"/>
                <w:b w:val="0"/>
                <w:bCs w:val="0"/>
                <w:i/>
                <w:iCs/>
                <w:sz w:val="16"/>
                <w:szCs w:val="16"/>
              </w:rPr>
            </w:pPr>
            <w:r w:rsidRPr="00A96564">
              <w:rPr>
                <w:rFonts w:ascii="Arial" w:hAnsi="Arial" w:cs="Arial"/>
                <w:b w:val="0"/>
                <w:bCs w:val="0"/>
                <w:sz w:val="16"/>
                <w:szCs w:val="16"/>
              </w:rPr>
              <w:t>pER12</w:t>
            </w:r>
          </w:p>
        </w:tc>
        <w:tc>
          <w:tcPr>
            <w:tcW w:w="3177" w:type="dxa"/>
          </w:tcPr>
          <w:p w14:paraId="30FE20FD" w14:textId="77777777" w:rsidR="002A2DA4" w:rsidRPr="000B0EE2" w:rsidRDefault="002A2DA4" w:rsidP="00BE395A">
            <w:pPr>
              <w:cnfStyle w:val="000000000000" w:firstRow="0" w:lastRow="0" w:firstColumn="0" w:lastColumn="0" w:oddVBand="0" w:evenVBand="0" w:oddHBand="0" w:evenHBand="0" w:firstRowFirstColumn="0" w:firstRowLastColumn="0" w:lastRowFirstColumn="0" w:lastRowLastColumn="0"/>
              <w:rPr>
                <w:rFonts w:ascii="Arial" w:hAnsi="Arial" w:cs="Arial"/>
                <w:b/>
                <w:bCs/>
                <w:i/>
                <w:iCs/>
                <w:sz w:val="16"/>
                <w:szCs w:val="16"/>
              </w:rPr>
            </w:pPr>
            <w:r w:rsidRPr="000B0EE2">
              <w:rPr>
                <w:rFonts w:ascii="Arial" w:hAnsi="Arial" w:cs="Arial"/>
                <w:i/>
                <w:iCs/>
                <w:sz w:val="16"/>
                <w:szCs w:val="16"/>
              </w:rPr>
              <w:t>pBAD322A-gfp-</w:t>
            </w:r>
            <w:r w:rsidRPr="000B0EE2">
              <w:rPr>
                <w:rFonts w:ascii="Arial" w:hAnsi="Arial" w:cs="Arial"/>
                <w:i/>
                <w:iCs/>
                <w:sz w:val="16"/>
                <w:szCs w:val="16"/>
                <w:lang w:val="el-GR"/>
              </w:rPr>
              <w:t>μ</w:t>
            </w:r>
            <w:r w:rsidRPr="000B0EE2">
              <w:rPr>
                <w:rFonts w:ascii="Arial" w:hAnsi="Arial" w:cs="Arial"/>
                <w:i/>
                <w:iCs/>
                <w:sz w:val="16"/>
                <w:szCs w:val="16"/>
              </w:rPr>
              <w:t>NS</w:t>
            </w:r>
          </w:p>
        </w:tc>
        <w:tc>
          <w:tcPr>
            <w:tcW w:w="3298" w:type="dxa"/>
          </w:tcPr>
          <w:p w14:paraId="20444614" w14:textId="77777777" w:rsidR="002A2DA4" w:rsidRPr="000B0EE2" w:rsidRDefault="002A2DA4" w:rsidP="00BE395A">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0B0EE2">
              <w:rPr>
                <w:rFonts w:ascii="Arial" w:hAnsi="Arial" w:cs="Arial"/>
                <w:sz w:val="16"/>
                <w:szCs w:val="16"/>
              </w:rPr>
              <w:t xml:space="preserve">Kind gift from Dr A. Janakiraman (City College of New York), </w:t>
            </w:r>
            <w:r w:rsidRPr="000B0EE2">
              <w:rPr>
                <w:rFonts w:ascii="Arial" w:hAnsi="Arial" w:cs="Arial"/>
                <w:sz w:val="16"/>
                <w:szCs w:val="16"/>
              </w:rPr>
              <w:fldChar w:fldCharType="begin"/>
            </w:r>
            <w:r w:rsidRPr="000B0EE2">
              <w:rPr>
                <w:rFonts w:ascii="Arial" w:hAnsi="Arial" w:cs="Arial"/>
                <w:sz w:val="16"/>
                <w:szCs w:val="16"/>
              </w:rPr>
              <w:instrText xml:space="preserve"> ADDIN ZOTERO_ITEM CSL_CITATION {"citationID":"0LnQ2L44","properties":{"formattedCitation":"(Broering et al., 2005)","plainCitation":"(Broering et al., 2005)","noteIndex":0},"citationItems":[{"id":126,"uris":["http://zotero.org/users/10618212/items/8NQYT56Y"],"itemData":{"id":126,"type":"article-journal","abstract":"ABSTRACT\n            \n              Mammalian orthoreoviruses are believed to replicate in distinctive, cytoplasmic inclusion bodies, commonly called viral factories or viroplasms. The viral nonstructural protein μNS has been implicated in forming the matrix of these structures, as well as in recruiting other components to them for putative roles in genome replication and particle assembly. In this study, we sought to identify the regions of μNS that are involved in forming factory-like inclusions in transfected cells in the absence of infection or other viral proteins. Sequences in the carboxyl-terminal one-third of the 721-residue μNS protein were linked to this activity. Deletion of as few as eight residues from the carboxyl terminus of μNS resulted in loss of inclusion formation, suggesting that some portion of these residues is required for the phenotype. A region spanning residues 471 to 721 of μNS was the smallest one shown to be sufficient for forming factory-like inclusions. The region from positions 471 to 721 (471-721 region) includes both of two previously predicted coiled-coil segments in μNS, suggesting that one or both of these segments may also be required for inclusion formation. Deletion of the more amino-terminal one of the two predicted coiled-coil segments from the 471-721 region resulted in loss of the phenotype, although replacement of this segment with\n              Aequorea victoria\n              green fluorescent protein, which is known to weakly dimerize, largely restored inclusion formation. Sequences between the two predicted coiled-coil segments were also required for forming factory-like inclusions, and mutation of either one His residue (His570) or one Cys residue (Cys572) within these sequences disrupted the phenotype. The His and Cys residues are part of a small consensus motif that is conserved across μNS homologs from avian orthoreoviruses and aquareoviruses, suggesting this motif may have a common function in these related viruses. The inclusion-forming 471-721 region of μNS was shown to provide a useful platform for the presentation of peptides for studies of protein-protein association through colocalization to factory-like inclusions in transfected cells.","container-title":"Journal of Virology","DOI":"10.1128/JVI.79.10.6194-6206.2005","ISSN":"0022-538X, 1098-5514","issue":"10","journalAbbreviation":"J Virol","language":"en","page":"6194-6206","source":"DOI.org (Crossref)","title":"Carboxyl-Proximal Regions of Reovirus Nonstructural Protein μNS Necessary and Sufficient for Forming Factory-Like Inclusions","volume":"79","author":[{"family":"Broering","given":"Teresa J."},{"family":"Arnold","given":"Michelle M."},{"family":"Miller","given":"Cathy L."},{"family":"Hurt","given":"Jessica A."},{"family":"Joyce","given":"Patricia L."},{"family":"Nibert","given":"Max L."}],"issued":{"date-parts":[["2005",5,15]]}}}],"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rPr>
              <w:t>(Broering et al., 2005)</w:t>
            </w:r>
            <w:r w:rsidRPr="000B0EE2">
              <w:rPr>
                <w:rFonts w:ascii="Arial" w:hAnsi="Arial" w:cs="Arial"/>
                <w:sz w:val="16"/>
                <w:szCs w:val="16"/>
              </w:rPr>
              <w:fldChar w:fldCharType="end"/>
            </w:r>
          </w:p>
        </w:tc>
      </w:tr>
      <w:tr w:rsidR="002A2DA4" w:rsidRPr="00E237AD" w14:paraId="728438B2" w14:textId="77777777" w:rsidTr="00BE39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07FD1EC" w14:textId="77777777" w:rsidR="002A2DA4" w:rsidRPr="00A96564" w:rsidRDefault="002A2DA4" w:rsidP="00BE395A">
            <w:pPr>
              <w:rPr>
                <w:rFonts w:ascii="Arial" w:hAnsi="Arial" w:cs="Arial"/>
                <w:b w:val="0"/>
                <w:bCs w:val="0"/>
                <w:i/>
                <w:iCs/>
                <w:sz w:val="16"/>
                <w:szCs w:val="16"/>
              </w:rPr>
            </w:pPr>
            <w:r w:rsidRPr="00A96564">
              <w:rPr>
                <w:rFonts w:ascii="Arial" w:hAnsi="Arial" w:cs="Arial"/>
                <w:b w:val="0"/>
                <w:bCs w:val="0"/>
                <w:sz w:val="16"/>
                <w:szCs w:val="16"/>
              </w:rPr>
              <w:t>pER12-mcherry</w:t>
            </w:r>
          </w:p>
        </w:tc>
        <w:tc>
          <w:tcPr>
            <w:tcW w:w="3177" w:type="dxa"/>
          </w:tcPr>
          <w:p w14:paraId="02A51E22" w14:textId="77777777" w:rsidR="002A2DA4" w:rsidRPr="00E10C93" w:rsidRDefault="002A2DA4" w:rsidP="00BE395A">
            <w:pP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0B0EE2">
              <w:rPr>
                <w:rFonts w:ascii="Arial" w:hAnsi="Arial" w:cs="Arial"/>
                <w:i/>
                <w:iCs/>
                <w:sz w:val="16"/>
                <w:szCs w:val="16"/>
              </w:rPr>
              <w:t>pBAD322A-mcherry-</w:t>
            </w:r>
            <w:r w:rsidRPr="000B0EE2">
              <w:rPr>
                <w:rFonts w:ascii="Arial" w:hAnsi="Arial" w:cs="Arial"/>
                <w:i/>
                <w:iCs/>
                <w:sz w:val="16"/>
                <w:szCs w:val="16"/>
                <w:lang w:val="el-GR"/>
              </w:rPr>
              <w:t>μ</w:t>
            </w:r>
            <w:r w:rsidRPr="000B0EE2">
              <w:rPr>
                <w:rFonts w:ascii="Arial" w:hAnsi="Arial" w:cs="Arial"/>
                <w:i/>
                <w:iCs/>
                <w:sz w:val="16"/>
                <w:szCs w:val="16"/>
              </w:rPr>
              <w:t>NS</w:t>
            </w:r>
          </w:p>
        </w:tc>
        <w:tc>
          <w:tcPr>
            <w:tcW w:w="3298" w:type="dxa"/>
          </w:tcPr>
          <w:p w14:paraId="1381B833" w14:textId="77777777" w:rsidR="002A2DA4" w:rsidRPr="000B0EE2" w:rsidRDefault="002A2DA4" w:rsidP="00BE395A">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B0EE2">
              <w:rPr>
                <w:rFonts w:ascii="Arial" w:hAnsi="Arial" w:cs="Arial"/>
                <w:sz w:val="16"/>
                <w:szCs w:val="16"/>
              </w:rPr>
              <w:t>This study</w:t>
            </w:r>
          </w:p>
        </w:tc>
      </w:tr>
      <w:tr w:rsidR="002A2DA4" w:rsidRPr="00E237AD" w14:paraId="49DC1575" w14:textId="77777777" w:rsidTr="00BE395A">
        <w:tc>
          <w:tcPr>
            <w:cnfStyle w:val="001000000000" w:firstRow="0" w:lastRow="0" w:firstColumn="1" w:lastColumn="0" w:oddVBand="0" w:evenVBand="0" w:oddHBand="0" w:evenHBand="0" w:firstRowFirstColumn="0" w:firstRowLastColumn="0" w:lastRowFirstColumn="0" w:lastRowLastColumn="0"/>
            <w:tcW w:w="2610" w:type="dxa"/>
          </w:tcPr>
          <w:p w14:paraId="557FF009" w14:textId="77777777" w:rsidR="002A2DA4" w:rsidRPr="00A96564" w:rsidRDefault="002A2DA4" w:rsidP="00BE395A">
            <w:pPr>
              <w:rPr>
                <w:rFonts w:ascii="Arial" w:hAnsi="Arial" w:cs="Arial"/>
                <w:b w:val="0"/>
                <w:bCs w:val="0"/>
                <w:i/>
                <w:iCs/>
                <w:sz w:val="16"/>
                <w:szCs w:val="16"/>
              </w:rPr>
            </w:pPr>
            <w:r w:rsidRPr="00A96564">
              <w:rPr>
                <w:rFonts w:ascii="Arial" w:hAnsi="Arial" w:cs="Arial"/>
                <w:b w:val="0"/>
                <w:bCs w:val="0"/>
                <w:sz w:val="16"/>
                <w:szCs w:val="16"/>
              </w:rPr>
              <w:t>pAPG1</w:t>
            </w:r>
          </w:p>
        </w:tc>
        <w:tc>
          <w:tcPr>
            <w:tcW w:w="3177" w:type="dxa"/>
          </w:tcPr>
          <w:p w14:paraId="28286E59" w14:textId="77777777" w:rsidR="002A2DA4" w:rsidRPr="000B0EE2" w:rsidRDefault="002A2DA4" w:rsidP="00BE395A">
            <w:pP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0B0EE2">
              <w:rPr>
                <w:rFonts w:ascii="Arial" w:hAnsi="Arial" w:cs="Arial"/>
                <w:i/>
                <w:iCs/>
                <w:sz w:val="16"/>
                <w:szCs w:val="16"/>
              </w:rPr>
              <w:t>attB-pBAD322A-mcherry-</w:t>
            </w:r>
            <w:r w:rsidRPr="000B0EE2">
              <w:rPr>
                <w:rFonts w:ascii="Arial" w:hAnsi="Arial" w:cs="Arial"/>
                <w:i/>
                <w:iCs/>
                <w:sz w:val="16"/>
                <w:szCs w:val="16"/>
                <w:lang w:val="el-GR"/>
              </w:rPr>
              <w:t>μ</w:t>
            </w:r>
            <w:r w:rsidRPr="000B0EE2">
              <w:rPr>
                <w:rFonts w:ascii="Arial" w:hAnsi="Arial" w:cs="Arial"/>
                <w:i/>
                <w:iCs/>
                <w:sz w:val="16"/>
                <w:szCs w:val="16"/>
              </w:rPr>
              <w:t>NS-attB-kanR-ColE1</w:t>
            </w:r>
            <w:r>
              <w:rPr>
                <w:rFonts w:ascii="Arial" w:hAnsi="Arial" w:cs="Arial"/>
                <w:i/>
                <w:iCs/>
                <w:sz w:val="16"/>
                <w:szCs w:val="16"/>
              </w:rPr>
              <w:t>ori</w:t>
            </w:r>
          </w:p>
        </w:tc>
        <w:tc>
          <w:tcPr>
            <w:tcW w:w="3298" w:type="dxa"/>
          </w:tcPr>
          <w:p w14:paraId="321E2772" w14:textId="77777777" w:rsidR="002A2DA4" w:rsidRPr="000B0EE2" w:rsidRDefault="002A2DA4" w:rsidP="00BE395A">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0B0EE2">
              <w:rPr>
                <w:rFonts w:ascii="Arial" w:hAnsi="Arial" w:cs="Arial"/>
                <w:sz w:val="16"/>
                <w:szCs w:val="16"/>
              </w:rPr>
              <w:t>This study</w:t>
            </w:r>
          </w:p>
        </w:tc>
      </w:tr>
      <w:tr w:rsidR="002A2DA4" w:rsidRPr="00E237AD" w14:paraId="54000D26" w14:textId="77777777" w:rsidTr="00BE39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B300991" w14:textId="77777777" w:rsidR="002A2DA4" w:rsidRPr="00A96564" w:rsidRDefault="002A2DA4" w:rsidP="00BE395A">
            <w:pPr>
              <w:rPr>
                <w:rFonts w:ascii="Arial" w:hAnsi="Arial" w:cs="Arial"/>
                <w:b w:val="0"/>
                <w:bCs w:val="0"/>
                <w:i/>
                <w:iCs/>
                <w:sz w:val="16"/>
                <w:szCs w:val="16"/>
              </w:rPr>
            </w:pPr>
            <w:r w:rsidRPr="00A96564">
              <w:rPr>
                <w:rFonts w:ascii="Arial" w:hAnsi="Arial" w:cs="Arial"/>
                <w:b w:val="0"/>
                <w:bCs w:val="0"/>
                <w:sz w:val="16"/>
                <w:szCs w:val="16"/>
              </w:rPr>
              <w:t>pSB3C5-proA-B0032-E0051</w:t>
            </w:r>
          </w:p>
        </w:tc>
        <w:tc>
          <w:tcPr>
            <w:tcW w:w="3177" w:type="dxa"/>
          </w:tcPr>
          <w:p w14:paraId="1CEBADE9" w14:textId="77777777" w:rsidR="002A2DA4" w:rsidRPr="000B0EE2" w:rsidRDefault="002A2DA4" w:rsidP="00BE395A">
            <w:pPr>
              <w:cnfStyle w:val="000000100000" w:firstRow="0" w:lastRow="0" w:firstColumn="0" w:lastColumn="0" w:oddVBand="0" w:evenVBand="0" w:oddHBand="1" w:evenHBand="0" w:firstRowFirstColumn="0" w:firstRowLastColumn="0" w:lastRowFirstColumn="0" w:lastRowLastColumn="0"/>
              <w:rPr>
                <w:rFonts w:ascii="Arial" w:hAnsi="Arial" w:cs="Arial"/>
                <w:i/>
                <w:iCs/>
                <w:sz w:val="16"/>
                <w:szCs w:val="16"/>
              </w:rPr>
            </w:pPr>
            <w:r>
              <w:rPr>
                <w:rFonts w:ascii="Arial" w:hAnsi="Arial" w:cs="Arial"/>
                <w:i/>
                <w:iCs/>
                <w:sz w:val="16"/>
                <w:szCs w:val="16"/>
              </w:rPr>
              <w:t>PproA-lacZ</w:t>
            </w:r>
            <w:r>
              <w:rPr>
                <w:rFonts w:ascii="Arial" w:hAnsi="Arial" w:cs="Arial"/>
                <w:i/>
                <w:iCs/>
                <w:sz w:val="16"/>
                <w:szCs w:val="16"/>
                <w:lang w:val="el-GR"/>
              </w:rPr>
              <w:t>α</w:t>
            </w:r>
            <w:r>
              <w:rPr>
                <w:rFonts w:ascii="Arial" w:hAnsi="Arial" w:cs="Arial"/>
                <w:i/>
                <w:iCs/>
                <w:sz w:val="16"/>
                <w:szCs w:val="16"/>
              </w:rPr>
              <w:t>-GFP-p15Aori-cmR</w:t>
            </w:r>
          </w:p>
        </w:tc>
        <w:tc>
          <w:tcPr>
            <w:tcW w:w="3298" w:type="dxa"/>
          </w:tcPr>
          <w:p w14:paraId="187B79E5" w14:textId="77777777" w:rsidR="002A2DA4" w:rsidRPr="000B0EE2" w:rsidRDefault="002A2DA4" w:rsidP="00BE395A">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ZOTERO_ITEM CSL_CITATION {"citationID":"s6OvTSNo","properties":{"formattedCitation":"(Davis et al., 2011)","plainCitation":"(Davis et al., 2011)","noteIndex":0},"citationItems":[{"id":1062,"uris":["http://zotero.org/groups/4731724/items/K66Y3PGA"],"itemData":{"id":1062,"type":"article-journal","container-title":"Nucleic Acids Research","DOI":"10.1093/nar/gkq810","ISSN":"0305-1048, 1362-4962","issue":"3","journalAbbreviation":"Nucleic Acids Research","language":"en","license":"http://creativecommons.org/licenses/by-nc/2.5","page":"1131-1141","source":"DOI.org (Crossref)","title":"Design, construction and characterization of a set of insulated bacterial promoters","volume":"39","author":[{"family":"Davis","given":"J. H."},{"family":"Rubin","given":"A. J."},{"family":"Sauer","given":"R. T."}],"issued":{"date-parts":[["2011",2,1]]}}}],"schema":"https://github.com/citation-style-language/schema/raw/master/csl-citation.json"} </w:instrText>
            </w:r>
            <w:r>
              <w:rPr>
                <w:rFonts w:ascii="Arial" w:hAnsi="Arial" w:cs="Arial"/>
                <w:sz w:val="16"/>
                <w:szCs w:val="16"/>
              </w:rPr>
              <w:fldChar w:fldCharType="separate"/>
            </w:r>
            <w:r>
              <w:rPr>
                <w:rFonts w:ascii="Arial" w:hAnsi="Arial" w:cs="Arial"/>
                <w:noProof/>
                <w:sz w:val="16"/>
                <w:szCs w:val="16"/>
              </w:rPr>
              <w:t>(Davis et al., 2011)</w:t>
            </w:r>
            <w:r>
              <w:rPr>
                <w:rFonts w:ascii="Arial" w:hAnsi="Arial" w:cs="Arial"/>
                <w:sz w:val="16"/>
                <w:szCs w:val="16"/>
              </w:rPr>
              <w:fldChar w:fldCharType="end"/>
            </w:r>
          </w:p>
        </w:tc>
      </w:tr>
      <w:tr w:rsidR="002A2DA4" w:rsidRPr="00E237AD" w14:paraId="7FFDAC3D" w14:textId="77777777" w:rsidTr="00BE395A">
        <w:tc>
          <w:tcPr>
            <w:cnfStyle w:val="001000000000" w:firstRow="0" w:lastRow="0" w:firstColumn="1" w:lastColumn="0" w:oddVBand="0" w:evenVBand="0" w:oddHBand="0" w:evenHBand="0" w:firstRowFirstColumn="0" w:firstRowLastColumn="0" w:lastRowFirstColumn="0" w:lastRowLastColumn="0"/>
            <w:tcW w:w="2610" w:type="dxa"/>
          </w:tcPr>
          <w:p w14:paraId="2105452C" w14:textId="77777777" w:rsidR="002A2DA4" w:rsidRPr="00A96564" w:rsidRDefault="002A2DA4" w:rsidP="00BE395A">
            <w:pPr>
              <w:rPr>
                <w:rFonts w:ascii="Arial" w:hAnsi="Arial" w:cs="Arial"/>
                <w:b w:val="0"/>
                <w:bCs w:val="0"/>
                <w:i/>
                <w:iCs/>
                <w:sz w:val="16"/>
                <w:szCs w:val="16"/>
              </w:rPr>
            </w:pPr>
            <w:r w:rsidRPr="00A96564">
              <w:rPr>
                <w:rFonts w:ascii="Arial" w:hAnsi="Arial" w:cs="Arial"/>
                <w:b w:val="0"/>
                <w:bCs w:val="0"/>
                <w:sz w:val="16"/>
                <w:szCs w:val="16"/>
              </w:rPr>
              <w:t>pET28:GFP</w:t>
            </w:r>
          </w:p>
        </w:tc>
        <w:tc>
          <w:tcPr>
            <w:tcW w:w="3177" w:type="dxa"/>
          </w:tcPr>
          <w:p w14:paraId="623B5EB5" w14:textId="77777777" w:rsidR="002A2DA4" w:rsidRPr="000B0EE2" w:rsidRDefault="002A2DA4" w:rsidP="00BE395A">
            <w:pP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Pr>
                <w:rFonts w:ascii="Arial" w:hAnsi="Arial" w:cs="Arial"/>
                <w:i/>
                <w:iCs/>
                <w:sz w:val="16"/>
                <w:szCs w:val="16"/>
              </w:rPr>
              <w:t>PT7-lacO-GFP-kanR-pMB1ori-lacI</w:t>
            </w:r>
          </w:p>
        </w:tc>
        <w:tc>
          <w:tcPr>
            <w:tcW w:w="3298" w:type="dxa"/>
          </w:tcPr>
          <w:p w14:paraId="1AAD28A9" w14:textId="77777777" w:rsidR="002A2DA4" w:rsidRPr="000B0EE2" w:rsidRDefault="002A2DA4" w:rsidP="00BE395A">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ZOTERO_ITEM CSL_CITATION {"citationID":"dsHQ6Nll","properties":{"formattedCitation":"(Shis and Bennett, 2013)","plainCitation":"(Shis and Bennett, 2013)","noteIndex":0},"citationItems":[{"id":1058,"uris":["http://zotero.org/groups/4731724/items/7XEXK29L"],"itemData":{"id":1058,"type":"article-journal","abstract":"The construction of synthetic gene circuits relies on our ability to engineer regulatory architectures that are orthogonal to the host’s native regulatory pathways. However, as synthetic gene circuits become larger and more complicated, we are limited by the small number of parts, especially transcription factors, that work well in the context of the circuit. The current repertoire of transcription factors consists of a limited selection of activators and repressors, making the implementation of transcriptional logic a complicated and component-intensive process. To address this, we modified bacteriophage T7 RNA polymerase (T7 RNAP) to create a library of transcriptional AND gates for use in\n              Escherichia coli\n              by first splitting the protein and then mutating the DNA recognition domain of the C-terminal fragment to alter its promoter specificity. We first demonstrate that split T7 RNAP is active in vivo and compare it with full-length enzyme. We then create a library of mutant split T7 RNAPs that have a range of activities when used in combination with a complimentary set of altered T7-specific promoters. Finally, we assay the two-input function of both wild-type and mutant split T7 RNAPs and find that regulated expression of the N- and C-terminal fragments of the split T7 RNAPs creates AND logic in each case. This work demonstrates that mutant split T7 RNAP can be used as a transcriptional AND gate and introduces a unique library of components for use in synthetic gene circuits.","container-title":"Proceedings of the National Academy of Sciences","DOI":"10.1073/pnas.1220157110","ISSN":"0027-8424, 1091-6490","issue":"13","journalAbbreviation":"Proc. Natl. Acad. Sci. U.S.A.","language":"en","page":"5028-5033","source":"DOI.org (Crossref)","title":"Library of synthetic transcriptional AND gates built with split T7 RNA polymerase mutants","volume":"110","author":[{"family":"Shis","given":"David L."},{"family":"Bennett","given":"Matthew R."}],"issued":{"date-parts":[["2013",3,26]]}}}],"schema":"https://github.com/citation-style-language/schema/raw/master/csl-citation.json"} </w:instrText>
            </w:r>
            <w:r>
              <w:rPr>
                <w:rFonts w:ascii="Arial" w:hAnsi="Arial" w:cs="Arial"/>
                <w:sz w:val="16"/>
                <w:szCs w:val="16"/>
              </w:rPr>
              <w:fldChar w:fldCharType="separate"/>
            </w:r>
            <w:r>
              <w:rPr>
                <w:rFonts w:ascii="Arial" w:hAnsi="Arial" w:cs="Arial"/>
                <w:noProof/>
                <w:sz w:val="16"/>
                <w:szCs w:val="16"/>
              </w:rPr>
              <w:t>(Shis and Bennett, 2013)</w:t>
            </w:r>
            <w:r>
              <w:rPr>
                <w:rFonts w:ascii="Arial" w:hAnsi="Arial" w:cs="Arial"/>
                <w:sz w:val="16"/>
                <w:szCs w:val="16"/>
              </w:rPr>
              <w:fldChar w:fldCharType="end"/>
            </w:r>
          </w:p>
        </w:tc>
      </w:tr>
      <w:tr w:rsidR="002A2DA4" w:rsidRPr="00E237AD" w14:paraId="5908482F" w14:textId="77777777" w:rsidTr="00BE39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1C59FFD" w14:textId="77777777" w:rsidR="002A2DA4" w:rsidRPr="00A96564" w:rsidRDefault="002A2DA4" w:rsidP="00BE395A">
            <w:pPr>
              <w:rPr>
                <w:rFonts w:ascii="Arial" w:hAnsi="Arial" w:cs="Arial"/>
                <w:b w:val="0"/>
                <w:bCs w:val="0"/>
                <w:i/>
                <w:iCs/>
                <w:sz w:val="16"/>
                <w:szCs w:val="16"/>
              </w:rPr>
            </w:pPr>
            <w:r w:rsidRPr="00A96564">
              <w:rPr>
                <w:rFonts w:ascii="Arial" w:hAnsi="Arial" w:cs="Arial"/>
                <w:b w:val="0"/>
                <w:bCs w:val="0"/>
                <w:sz w:val="16"/>
                <w:szCs w:val="16"/>
              </w:rPr>
              <w:t>pBAD:TagBFP2</w:t>
            </w:r>
          </w:p>
        </w:tc>
        <w:tc>
          <w:tcPr>
            <w:tcW w:w="3177" w:type="dxa"/>
          </w:tcPr>
          <w:p w14:paraId="55978241" w14:textId="77777777" w:rsidR="002A2DA4" w:rsidRPr="000B0EE2" w:rsidRDefault="002A2DA4" w:rsidP="00BE395A">
            <w:pP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Pr>
                <w:rFonts w:ascii="Arial" w:hAnsi="Arial" w:cs="Arial"/>
                <w:i/>
                <w:iCs/>
                <w:sz w:val="16"/>
                <w:szCs w:val="16"/>
              </w:rPr>
              <w:t>araC-ParaBAD-mTagBFP2-ampR-pBAD322ori</w:t>
            </w:r>
          </w:p>
        </w:tc>
        <w:tc>
          <w:tcPr>
            <w:tcW w:w="3298" w:type="dxa"/>
          </w:tcPr>
          <w:p w14:paraId="306CCD2F" w14:textId="77777777" w:rsidR="002A2DA4" w:rsidRPr="000B0EE2" w:rsidRDefault="002A2DA4" w:rsidP="00BE395A">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ZOTERO_ITEM CSL_CITATION {"citationID":"EjEEwg53","properties":{"formattedCitation":"(Subach et al., 2011)","plainCitation":"(Subach et al., 2011)","noteIndex":0},"citationItems":[{"id":1190,"uris":["http://zotero.org/users/10618212/items/WCVVPIQ2"],"itemData":{"id":1190,"type":"article-journal","container-title":"PLoS ONE","DOI":"10.1371/journal.pone.0028674","ISSN":"1932-6203","issue":"12","journalAbbreviation":"PLoS ONE","language":"en","page":"e28674","source":"DOI.org (Crossref)","title":"An Enhanced Monomeric Blue Fluorescent Protein with the High Chemical Stability of the Chromophore","volume":"6","author":[{"family":"Subach","given":"Oksana M."},{"family":"Cranfill","given":"Paula J."},{"family":"Davidson","given":"Michael W."},{"family":"Verkhusha","given":"Vladislav V."}],"editor":[{"family":"Rao","given":"Jianghong"}],"issued":{"date-parts":[["2011",12,8]]}}}],"schema":"https://github.com/citation-style-language/schema/raw/master/csl-citation.json"} </w:instrText>
            </w:r>
            <w:r>
              <w:rPr>
                <w:rFonts w:ascii="Arial" w:hAnsi="Arial" w:cs="Arial"/>
                <w:sz w:val="16"/>
                <w:szCs w:val="16"/>
              </w:rPr>
              <w:fldChar w:fldCharType="separate"/>
            </w:r>
            <w:r>
              <w:rPr>
                <w:rFonts w:ascii="Arial" w:hAnsi="Arial" w:cs="Arial"/>
                <w:noProof/>
                <w:sz w:val="16"/>
                <w:szCs w:val="16"/>
              </w:rPr>
              <w:t>(Subach et al., 2011)</w:t>
            </w:r>
            <w:r>
              <w:rPr>
                <w:rFonts w:ascii="Arial" w:hAnsi="Arial" w:cs="Arial"/>
                <w:sz w:val="16"/>
                <w:szCs w:val="16"/>
              </w:rPr>
              <w:fldChar w:fldCharType="end"/>
            </w:r>
          </w:p>
        </w:tc>
      </w:tr>
      <w:tr w:rsidR="002A2DA4" w:rsidRPr="00E237AD" w14:paraId="4DFE27BA" w14:textId="77777777" w:rsidTr="00BE395A">
        <w:tc>
          <w:tcPr>
            <w:cnfStyle w:val="001000000000" w:firstRow="0" w:lastRow="0" w:firstColumn="1" w:lastColumn="0" w:oddVBand="0" w:evenVBand="0" w:oddHBand="0" w:evenHBand="0" w:firstRowFirstColumn="0" w:firstRowLastColumn="0" w:lastRowFirstColumn="0" w:lastRowLastColumn="0"/>
            <w:tcW w:w="2610" w:type="dxa"/>
          </w:tcPr>
          <w:p w14:paraId="2DC61130" w14:textId="77777777" w:rsidR="002A2DA4" w:rsidRPr="00A96564" w:rsidRDefault="002A2DA4" w:rsidP="00BE395A">
            <w:pPr>
              <w:rPr>
                <w:rFonts w:ascii="Arial" w:hAnsi="Arial" w:cs="Arial"/>
                <w:b w:val="0"/>
                <w:bCs w:val="0"/>
                <w:i/>
                <w:iCs/>
                <w:sz w:val="16"/>
                <w:szCs w:val="16"/>
                <w:lang w:val="fr-BE"/>
              </w:rPr>
            </w:pPr>
            <w:r w:rsidRPr="00A96564">
              <w:rPr>
                <w:rFonts w:ascii="Arial" w:hAnsi="Arial" w:cs="Arial"/>
                <w:b w:val="0"/>
                <w:bCs w:val="0"/>
                <w:sz w:val="16"/>
                <w:szCs w:val="16"/>
              </w:rPr>
              <w:t>pET28:mTagBFP2</w:t>
            </w:r>
          </w:p>
        </w:tc>
        <w:tc>
          <w:tcPr>
            <w:tcW w:w="3177" w:type="dxa"/>
          </w:tcPr>
          <w:p w14:paraId="228E174F" w14:textId="77777777" w:rsidR="002A2DA4" w:rsidRPr="00422F14" w:rsidRDefault="002A2DA4" w:rsidP="00BE395A">
            <w:pPr>
              <w:cnfStyle w:val="000000000000" w:firstRow="0" w:lastRow="0" w:firstColumn="0" w:lastColumn="0" w:oddVBand="0" w:evenVBand="0" w:oddHBand="0" w:evenHBand="0" w:firstRowFirstColumn="0" w:firstRowLastColumn="0" w:lastRowFirstColumn="0" w:lastRowLastColumn="0"/>
              <w:rPr>
                <w:rFonts w:ascii="Arial" w:hAnsi="Arial" w:cs="Arial"/>
                <w:b/>
                <w:bCs/>
                <w:i/>
                <w:iCs/>
                <w:sz w:val="16"/>
                <w:szCs w:val="16"/>
                <w:lang w:val="fr-BE"/>
              </w:rPr>
            </w:pPr>
            <w:r w:rsidRPr="00422F14">
              <w:rPr>
                <w:rFonts w:ascii="Arial" w:hAnsi="Arial" w:cs="Arial"/>
                <w:i/>
                <w:iCs/>
                <w:sz w:val="16"/>
                <w:szCs w:val="16"/>
                <w:lang w:val="fr-BE"/>
              </w:rPr>
              <w:t>PT7-lacO-mTagBFP2-kanR-pMB1ori-lacI</w:t>
            </w:r>
          </w:p>
        </w:tc>
        <w:tc>
          <w:tcPr>
            <w:tcW w:w="3298" w:type="dxa"/>
          </w:tcPr>
          <w:p w14:paraId="4021065E" w14:textId="77777777" w:rsidR="002A2DA4" w:rsidRPr="000B0EE2" w:rsidRDefault="002A2DA4" w:rsidP="00BE395A">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0B0EE2">
              <w:rPr>
                <w:rFonts w:ascii="Arial" w:hAnsi="Arial" w:cs="Arial"/>
                <w:sz w:val="16"/>
                <w:szCs w:val="16"/>
              </w:rPr>
              <w:t>This study</w:t>
            </w:r>
          </w:p>
        </w:tc>
      </w:tr>
      <w:tr w:rsidR="002A2DA4" w:rsidRPr="00E237AD" w14:paraId="5EA8F35E" w14:textId="77777777" w:rsidTr="00BE39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A46F3C5" w14:textId="77777777" w:rsidR="002A2DA4" w:rsidRPr="00A96564" w:rsidRDefault="002A2DA4" w:rsidP="00BE395A">
            <w:pPr>
              <w:rPr>
                <w:rFonts w:ascii="Arial" w:hAnsi="Arial" w:cs="Arial"/>
                <w:b w:val="0"/>
                <w:bCs w:val="0"/>
                <w:i/>
                <w:iCs/>
                <w:sz w:val="16"/>
                <w:szCs w:val="16"/>
                <w:lang w:val="fr-BE"/>
              </w:rPr>
            </w:pPr>
            <w:r w:rsidRPr="00A96564">
              <w:rPr>
                <w:rFonts w:ascii="Arial" w:hAnsi="Arial" w:cs="Arial"/>
                <w:b w:val="0"/>
                <w:bCs w:val="0"/>
                <w:sz w:val="16"/>
                <w:szCs w:val="16"/>
              </w:rPr>
              <w:t>pET28:mTagBFP2-CmR</w:t>
            </w:r>
          </w:p>
        </w:tc>
        <w:tc>
          <w:tcPr>
            <w:tcW w:w="3177" w:type="dxa"/>
          </w:tcPr>
          <w:p w14:paraId="7F02A74D" w14:textId="77777777" w:rsidR="002A2DA4" w:rsidRPr="00422F14" w:rsidRDefault="002A2DA4" w:rsidP="00BE395A">
            <w:pPr>
              <w:cnfStyle w:val="000000100000" w:firstRow="0" w:lastRow="0" w:firstColumn="0" w:lastColumn="0" w:oddVBand="0" w:evenVBand="0" w:oddHBand="1" w:evenHBand="0" w:firstRowFirstColumn="0" w:firstRowLastColumn="0" w:lastRowFirstColumn="0" w:lastRowLastColumn="0"/>
              <w:rPr>
                <w:rFonts w:ascii="Arial" w:hAnsi="Arial" w:cs="Arial"/>
                <w:b/>
                <w:bCs/>
                <w:i/>
                <w:iCs/>
                <w:sz w:val="16"/>
                <w:szCs w:val="16"/>
                <w:lang w:val="fr-BE"/>
              </w:rPr>
            </w:pPr>
            <w:r w:rsidRPr="00422F14">
              <w:rPr>
                <w:rFonts w:ascii="Arial" w:hAnsi="Arial" w:cs="Arial"/>
                <w:i/>
                <w:iCs/>
                <w:sz w:val="16"/>
                <w:szCs w:val="16"/>
                <w:lang w:val="fr-BE"/>
              </w:rPr>
              <w:t>PT7-lacO-mTagBFP2-cmR-pMB1ori-lacI</w:t>
            </w:r>
          </w:p>
        </w:tc>
        <w:tc>
          <w:tcPr>
            <w:tcW w:w="3298" w:type="dxa"/>
          </w:tcPr>
          <w:p w14:paraId="23D933E7" w14:textId="77777777" w:rsidR="002A2DA4" w:rsidRPr="000B0EE2" w:rsidRDefault="002A2DA4" w:rsidP="00BE395A">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B0EE2">
              <w:rPr>
                <w:rFonts w:ascii="Arial" w:hAnsi="Arial" w:cs="Arial"/>
                <w:sz w:val="16"/>
                <w:szCs w:val="16"/>
              </w:rPr>
              <w:t>This study</w:t>
            </w:r>
          </w:p>
        </w:tc>
      </w:tr>
    </w:tbl>
    <w:p w14:paraId="128D3DCF" w14:textId="77777777" w:rsidR="002A2DA4" w:rsidRDefault="002A2DA4" w:rsidP="002A2DA4">
      <w:pPr>
        <w:jc w:val="both"/>
        <w:rPr>
          <w:rFonts w:ascii="Arial" w:hAnsi="Arial" w:cs="Arial"/>
          <w:b/>
          <w:bCs/>
          <w:sz w:val="20"/>
          <w:szCs w:val="20"/>
        </w:rPr>
      </w:pPr>
    </w:p>
    <w:p w14:paraId="4F88EDD0" w14:textId="77777777" w:rsidR="002A2DA4" w:rsidRDefault="002A2DA4" w:rsidP="002A2DA4">
      <w:pPr>
        <w:jc w:val="both"/>
        <w:rPr>
          <w:rFonts w:ascii="Arial" w:hAnsi="Arial" w:cs="Arial"/>
          <w:b/>
          <w:bCs/>
          <w:sz w:val="20"/>
          <w:szCs w:val="20"/>
        </w:rPr>
      </w:pPr>
    </w:p>
    <w:p w14:paraId="37D388B1" w14:textId="77777777" w:rsidR="00F94BDB" w:rsidRDefault="00F94BDB"/>
    <w:sectPr w:rsidR="00F94BDB" w:rsidSect="005641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2DA4"/>
    <w:rsid w:val="002A2DA4"/>
    <w:rsid w:val="00476CE8"/>
    <w:rsid w:val="00564175"/>
    <w:rsid w:val="005E78D4"/>
    <w:rsid w:val="006A0451"/>
    <w:rsid w:val="00751799"/>
    <w:rsid w:val="007C5071"/>
    <w:rsid w:val="00991059"/>
    <w:rsid w:val="00F94BDB"/>
    <w:rsid w:val="00FA3C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723AF37"/>
  <w15:chartTrackingRefBased/>
  <w15:docId w15:val="{7E2A7DE3-03BC-3A49-932C-419F0AAEE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DA4"/>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2A2DA4"/>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2A2DA4"/>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2A2DA4"/>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2A2DA4"/>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2A2DA4"/>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2A2DA4"/>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2A2DA4"/>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2A2DA4"/>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2A2DA4"/>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2D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A2D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A2D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A2D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A2D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A2D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2D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2D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2DA4"/>
    <w:rPr>
      <w:rFonts w:eastAsiaTheme="majorEastAsia" w:cstheme="majorBidi"/>
      <w:color w:val="272727" w:themeColor="text1" w:themeTint="D8"/>
    </w:rPr>
  </w:style>
  <w:style w:type="paragraph" w:styleId="Title">
    <w:name w:val="Title"/>
    <w:basedOn w:val="Normal"/>
    <w:next w:val="Normal"/>
    <w:link w:val="TitleChar"/>
    <w:uiPriority w:val="10"/>
    <w:qFormat/>
    <w:rsid w:val="002A2DA4"/>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2A2D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2DA4"/>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2A2D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2DA4"/>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2A2DA4"/>
    <w:rPr>
      <w:i/>
      <w:iCs/>
      <w:color w:val="404040" w:themeColor="text1" w:themeTint="BF"/>
    </w:rPr>
  </w:style>
  <w:style w:type="paragraph" w:styleId="ListParagraph">
    <w:name w:val="List Paragraph"/>
    <w:basedOn w:val="Normal"/>
    <w:uiPriority w:val="34"/>
    <w:qFormat/>
    <w:rsid w:val="002A2DA4"/>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2A2DA4"/>
    <w:rPr>
      <w:i/>
      <w:iCs/>
      <w:color w:val="0F4761" w:themeColor="accent1" w:themeShade="BF"/>
    </w:rPr>
  </w:style>
  <w:style w:type="paragraph" w:styleId="IntenseQuote">
    <w:name w:val="Intense Quote"/>
    <w:basedOn w:val="Normal"/>
    <w:next w:val="Normal"/>
    <w:link w:val="IntenseQuoteChar"/>
    <w:uiPriority w:val="30"/>
    <w:qFormat/>
    <w:rsid w:val="002A2DA4"/>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2A2DA4"/>
    <w:rPr>
      <w:i/>
      <w:iCs/>
      <w:color w:val="0F4761" w:themeColor="accent1" w:themeShade="BF"/>
    </w:rPr>
  </w:style>
  <w:style w:type="character" w:styleId="IntenseReference">
    <w:name w:val="Intense Reference"/>
    <w:basedOn w:val="DefaultParagraphFont"/>
    <w:uiPriority w:val="32"/>
    <w:qFormat/>
    <w:rsid w:val="002A2DA4"/>
    <w:rPr>
      <w:b/>
      <w:bCs/>
      <w:smallCaps/>
      <w:color w:val="0F4761" w:themeColor="accent1" w:themeShade="BF"/>
      <w:spacing w:val="5"/>
    </w:rPr>
  </w:style>
  <w:style w:type="table" w:styleId="PlainTable2">
    <w:name w:val="Plain Table 2"/>
    <w:basedOn w:val="TableNormal"/>
    <w:uiPriority w:val="42"/>
    <w:rsid w:val="002A2DA4"/>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488</Words>
  <Characters>14183</Characters>
  <Application>Microsoft Office Word</Application>
  <DocSecurity>0</DocSecurity>
  <Lines>118</Lines>
  <Paragraphs>33</Paragraphs>
  <ScaleCrop>false</ScaleCrop>
  <Company/>
  <LinksUpToDate>false</LinksUpToDate>
  <CharactersWithSpaces>16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Papagiannakis</dc:creator>
  <cp:keywords/>
  <dc:description/>
  <cp:lastModifiedBy>Alexandros Papagiannakis</cp:lastModifiedBy>
  <cp:revision>1</cp:revision>
  <dcterms:created xsi:type="dcterms:W3CDTF">2025-05-14T21:13:00Z</dcterms:created>
  <dcterms:modified xsi:type="dcterms:W3CDTF">2025-05-14T21:13:00Z</dcterms:modified>
</cp:coreProperties>
</file>